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06536" w:rsidRPr="00B07F89" w:rsidRDefault="00806536" w:rsidP="0080653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07F89">
        <w:rPr>
          <w:rFonts w:ascii="Times New Roman" w:hAnsi="Times New Roman" w:cs="Times New Roman"/>
          <w:b/>
          <w:sz w:val="24"/>
          <w:szCs w:val="24"/>
        </w:rPr>
        <w:t>Appendix B</w:t>
      </w:r>
    </w:p>
    <w:p w:rsidR="00806536" w:rsidRPr="00B07F89" w:rsidRDefault="00806536" w:rsidP="0080653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07F89">
        <w:rPr>
          <w:rFonts w:ascii="Times New Roman" w:hAnsi="Times New Roman" w:cs="Times New Roman"/>
          <w:b/>
          <w:sz w:val="24"/>
          <w:szCs w:val="24"/>
        </w:rPr>
        <w:t>Summary of excluded studies with pre-post study design examining interventions to improve the diet, physical activity and/or weight status of children attending family day care services.</w:t>
      </w:r>
    </w:p>
    <w:tbl>
      <w:tblPr>
        <w:tblStyle w:val="TableGrid"/>
        <w:tblW w:w="14596" w:type="dxa"/>
        <w:tblLayout w:type="fixed"/>
        <w:tblLook w:val="04A0" w:firstRow="1" w:lastRow="0" w:firstColumn="1" w:lastColumn="0" w:noHBand="0" w:noVBand="1"/>
      </w:tblPr>
      <w:tblGrid>
        <w:gridCol w:w="1526"/>
        <w:gridCol w:w="1559"/>
        <w:gridCol w:w="1701"/>
        <w:gridCol w:w="1843"/>
        <w:gridCol w:w="1843"/>
        <w:gridCol w:w="1701"/>
        <w:gridCol w:w="4423"/>
      </w:tblGrid>
      <w:tr w:rsidR="00806536" w:rsidRPr="00AB601E" w:rsidTr="00A945D1">
        <w:trPr>
          <w:trHeight w:val="302"/>
        </w:trPr>
        <w:tc>
          <w:tcPr>
            <w:tcW w:w="1526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DA3293">
              <w:rPr>
                <w:rFonts w:ascii="Times New Roman" w:hAnsi="Times New Roman" w:cs="Times New Roman"/>
                <w:b/>
                <w:sz w:val="24"/>
                <w:szCs w:val="24"/>
              </w:rPr>
              <w:t>First author, year published, country</w:t>
            </w:r>
          </w:p>
        </w:tc>
        <w:tc>
          <w:tcPr>
            <w:tcW w:w="1559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Study design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Number of family day care </w:t>
            </w:r>
            <w:r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schemes</w:t>
            </w:r>
            <w:r w:rsidRPr="00AB601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,</w:t>
            </w:r>
            <w:r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providers and</w:t>
            </w:r>
            <w:r w:rsidRPr="00AB601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children</w:t>
            </w: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Description of intervention</w:t>
            </w: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Outcomes, follow up time point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Data collection method</w:t>
            </w:r>
          </w:p>
        </w:tc>
        <w:tc>
          <w:tcPr>
            <w:tcW w:w="442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Results</w:t>
            </w:r>
          </w:p>
        </w:tc>
      </w:tr>
      <w:tr w:rsidR="00806536" w:rsidRPr="00AB601E" w:rsidTr="00A945D1">
        <w:trPr>
          <w:trHeight w:val="623"/>
        </w:trPr>
        <w:tc>
          <w:tcPr>
            <w:tcW w:w="1526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Bravo 2008, Australia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&lt;EndNote&gt;&lt;Cite&gt;&lt;Author&gt;Bravo&lt;/Author&gt;&lt;Year&gt;2008&lt;/Year&gt;&lt;RecNum&gt;4405&lt;/RecNum&gt;&lt;DisplayText&gt;&lt;style face="superscript"&gt;(28)&lt;/style&gt;&lt;/DisplayText&gt;&lt;record&gt;&lt;rec-number&gt;4405&lt;/rec-number&gt;&lt;foreign-keys&gt;&lt;key app="EN" db-id="zp052p9rsdda29e09wtvtep5re0z0x0prsvf" timestamp="1555033925"&gt;4405&lt;/key&gt;&lt;key app="ENWeb" db-id=""&gt;0&lt;/key&gt;&lt;/foreign-keys&gt;&lt;ref-type name="Journal Article"&gt;17&lt;/ref-type&gt;&lt;contributors&gt;&lt;authors&gt;&lt;author&gt;Bravo, Andy&lt;/author&gt;&lt;author&gt;Cass, Yona&lt;/author&gt;&lt;author&gt;Tranter, Dian&lt;/author&gt;&lt;/authors&gt;&lt;/contributors&gt;&lt;titles&gt;&lt;title&gt;Good food in family day care: Improving nutrition and food safety in family day care&lt;/title&gt;&lt;secondary-title&gt;Nutrition &amp;amp; Dietetics&lt;/secondary-title&gt;&lt;/titles&gt;&lt;periodical&gt;&lt;full-title&gt;Nutrition &amp;amp; Dietetics&lt;/full-title&gt;&lt;/periodical&gt;&lt;pages&gt;47-55&lt;/pages&gt;&lt;volume&gt;65&lt;/volume&gt;&lt;number&gt;1&lt;/number&gt;&lt;section&gt;47&lt;/section&gt;&lt;dates&gt;&lt;year&gt;2008&lt;/year&gt;&lt;/dates&gt;&lt;isbn&gt;14466368&amp;#xD;17470080&lt;/isbn&gt;&lt;urls&gt;&lt;/urls&gt;&lt;electronic-resource-num&gt;10.1111/j.1747-0080.2007.00136.x&lt;/electronic-resource-num&gt;&lt;/record&gt;&lt;/Cite&gt;&lt;/EndNote&gt;</w:instrTex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A10838">
              <w:rPr>
                <w:rFonts w:ascii="Times New Roman" w:eastAsia="Calibri" w:hAnsi="Times New Roman" w:cs="Times New Roman"/>
                <w:noProof/>
                <w:sz w:val="24"/>
                <w:szCs w:val="24"/>
                <w:vertAlign w:val="superscript"/>
              </w:rPr>
              <w:t>(28)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59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Repeat cross-sectional pre-post study, with no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parallel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control group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Family day care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schemes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: 7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Family day care staff: 18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Family day care providers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: 104 at baseline (data collected for 20 infants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 xml:space="preserve">and 203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-5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year olds) 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102 at post intervention (data collected for 22 infants and 102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1-5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year olds)</w:t>
            </w: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 xml:space="preserve">Good food in family day care project. Strategies include having an advisory committee to foster organisational support, workshop to develop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workforce knowledge and skills, and printed nutri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ion resources</w:t>
            </w: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Nutrition and food safety policies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Food and drinks provided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re-intervention needs assessment and baseline data collection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(1997–1998)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Intervention implementation (1998–2000)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ost-intervention data collection (2000–2002)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Nutrition and food safety knowledge checklist with carers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(self-report on Likert scale from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-7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) 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Modified diet history int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erview to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assess food provision</w:t>
            </w:r>
          </w:p>
        </w:tc>
        <w:tc>
          <w:tcPr>
            <w:tcW w:w="442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 xml:space="preserve">Nutrition and food safety knowledge and the number and quality of appropriate policies improved post-intervention. Changes in mean percent nutrition scores for infants (78.2% to 83.4%) and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1-5 year olds (68.8% to 75.2%; </w:t>
            </w:r>
            <w:r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p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&lt; 0.01) indicated improvements in nutritional quality of food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and drinks offered during care</w:t>
            </w:r>
          </w:p>
        </w:tc>
      </w:tr>
      <w:tr w:rsidR="00806536" w:rsidRPr="00AB601E" w:rsidTr="00A945D1">
        <w:trPr>
          <w:trHeight w:val="623"/>
        </w:trPr>
        <w:tc>
          <w:tcPr>
            <w:tcW w:w="1526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Dev 2018, USA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+PEF1dGhvcj5EZXY8L0F1dGhvcj48WWVhcj4yMDE4PC9ZZWFyPjxSZWNO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+PEF1dGhvcj5EZXY8L0F1dGhvcj48WWVhcj4yMDE4PC9ZZWFyPjxSZWNO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A10838">
              <w:rPr>
                <w:rFonts w:ascii="Times New Roman" w:eastAsia="Calibri" w:hAnsi="Times New Roman" w:cs="Times New Roman"/>
                <w:noProof/>
                <w:sz w:val="24"/>
                <w:szCs w:val="24"/>
                <w:vertAlign w:val="superscript"/>
              </w:rPr>
              <w:t>(30)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Dinkel 2018, USA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&lt;EndNote&gt;&lt;Cite&gt;&lt;Author&gt;Dinkel&lt;/Author&gt;&lt;Year&gt;2018&lt;/Year&gt;&lt;RecNum&gt;4407&lt;/RecNum&gt;&lt;DisplayText&gt;&lt;style face="superscript"&gt;(31)&lt;/style&gt;&lt;/DisplayText&gt;&lt;record&gt;&lt;rec-number&gt;4407&lt;/rec-number&gt;&lt;foreign-keys&gt;&lt;key app="EN" db-id="zp052p9rsdda29e09wtvtep5re0z0x0prsvf" timestamp="1555034007"&gt;4407&lt;/key&gt;&lt;key app="ENWeb" db-id=""&gt;0&lt;/key&gt;&lt;/foreign-keys&gt;&lt;ref-type name="Journal Article"&gt;17&lt;/ref-type&gt;&lt;contributors&gt;&lt;authors&gt;&lt;author&gt;Dinkel, D.&lt;/author&gt;&lt;author&gt;Dev, D.&lt;/author&gt;&lt;author&gt;Guo, Y.&lt;/author&gt;&lt;author&gt;Hulse, E.&lt;/author&gt;&lt;author&gt;Rida, Z.&lt;/author&gt;&lt;author&gt;Sedani, A.&lt;/author&gt;&lt;author&gt;Coyle, B.&lt;/author&gt;&lt;/authors&gt;&lt;/contributors&gt;&lt;titles&gt;&lt;title&gt;Improving the Physical Activity and Outdoor Play Environment of Family Child Care Homes in Nebraska Through Go Nutrition and Physical Activity Self-Assessment for Child Care&lt;/title&gt;&lt;secondary-title&gt;J Phys Act Health&lt;/secondary-title&gt;&lt;/titles&gt;&lt;periodical&gt;&lt;full-title&gt;Journal of Physical Activity &amp;amp; Health&lt;/full-title&gt;&lt;abbr-1&gt;J Phys Act Health&lt;/abbr-1&gt;&lt;/periodical&gt;&lt;pages&gt;730-736&lt;/pages&gt;&lt;volume&gt;15&lt;/volume&gt;&lt;number&gt;10&lt;/number&gt;&lt;edition&gt;2018/05/10&lt;/edition&gt;&lt;keywords&gt;&lt;keyword&gt;active play&lt;/keyword&gt;&lt;keyword&gt;pediatrics&lt;/keyword&gt;&lt;keyword&gt;program evaluation&lt;/keyword&gt;&lt;keyword&gt;rural&lt;/keyword&gt;&lt;keyword&gt;urban&lt;/keyword&gt;&lt;/keywords&gt;&lt;dates&gt;&lt;year&gt;2018&lt;/year&gt;&lt;pub-dates&gt;&lt;date&gt;Oct 1&lt;/date&gt;&lt;/pub-dates&gt;&lt;/dates&gt;&lt;isbn&gt;1543-5474 (Electronic)&amp;#xD;1543-3080 (Linking)&lt;/isbn&gt;&lt;accession-num&gt;29741448&lt;/accession-num&gt;&lt;urls&gt;&lt;related-urls&gt;&lt;url&gt;https://www.ncbi.nlm.nih.gov/pubmed/29741448&lt;/url&gt;&lt;/related-urls&gt;&lt;/urls&gt;&lt;electronic-resource-num&gt;10.1123/jpah.2017-0411&lt;/electronic-resource-num&gt;&lt;/record&gt;&lt;/Cite&gt;&lt;/EndNote&gt;</w:instrTex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A10838">
              <w:rPr>
                <w:rFonts w:ascii="Times New Roman" w:eastAsia="Calibri" w:hAnsi="Times New Roman" w:cs="Times New Roman"/>
                <w:noProof/>
                <w:sz w:val="24"/>
                <w:szCs w:val="24"/>
                <w:vertAlign w:val="superscript"/>
              </w:rPr>
              <w:t>(31)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59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Pre-post study design with no control group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re-post study design with no control group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Family day care providers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: 208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Family day care providers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: 201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Go NAP SACC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Programme.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Strategy was in-person training, a meeting with a G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o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NAP SACC trainer, support from trainers and post self-assessment.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Go NAP SACC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Programme.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Strategy was in-person training on health including physical activi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ty, meeting with the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Nebraska Go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NAP SACC trainer, technical assistance fr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om trainer and post assessment</w:t>
            </w: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Child nutrition scores for nutrition environment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,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creen time scores for screen time environment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Implementation of Go NAP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SACC took between 4-6 months to complete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rogram ran from August 2014 to October 2017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Infant and child physical activity scores and outdoor play and learning scores to assess physical activity environments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Implementation of Go NAP SACC took between 4-5 months on average to complete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rogram ran from August 2014 to August 2016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Go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NAP SACC survey (self-report)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focussed on two of the five topic areas: child nutrition which is comprised of 44 questions and screen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whic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h is comprised of 12 questions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Go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NAP SACC survey (self-report) focussed on 2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of the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5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topic areas: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i</w:t>
            </w:r>
            <w:r w:rsidRPr="00573894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nfant and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child p</w:t>
            </w:r>
            <w:r w:rsidRPr="00573894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hysical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</w:t>
            </w:r>
            <w:r w:rsidRPr="00573894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ctivity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which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is comprised of 20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questions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and outdoor play and learning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whic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h is comprised of 14 questions</w:t>
            </w:r>
          </w:p>
        </w:tc>
        <w:tc>
          <w:tcPr>
            <w:tcW w:w="442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 xml:space="preserve">Family day care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roviders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made significant improvement in the following ar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eas; meats, fats and grains (2 of 8 items); family-style dining (1 of 1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item)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; supporting healthy eating (2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of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5 items); feeding practices (2 of 10 items); menus and variety (1 of 2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items); nutrition education for s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aff, children and parents (5 of 6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i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ems); and nutrition policy (1 of 1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item). After the intervention, participating programmes made significant improvement in all the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 xml:space="preserve">areas under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creen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ime: availability (5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of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5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items); daily practices (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 of 2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items); education and professional development (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4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of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4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items); and policy (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1 of 1 item)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At post, family childcare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providers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demonstrated significant differences in 85% of the infant and child physical activity topics (17 of 20) and 80% of the outdoor play and learning topics </w:t>
            </w:r>
          </w:p>
        </w:tc>
      </w:tr>
      <w:tr w:rsidR="00806536" w:rsidRPr="00AB601E" w:rsidTr="00A945D1">
        <w:trPr>
          <w:trHeight w:val="623"/>
        </w:trPr>
        <w:tc>
          <w:tcPr>
            <w:tcW w:w="1526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Kao 2018, USA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+PEF1dGhvcj5LYW88L0F1dGhvcj48WWVhcj4yMDE4PC9ZZWFyPjxSZWNO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</w:fldData>
              </w:fldChar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+PEF1dGhvcj5LYW88L0F1dGhvcj48WWVhcj4yMDE4PC9ZZWFyPjxSZWNO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</w:fldData>
              </w:fldChar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A10838">
              <w:rPr>
                <w:rFonts w:ascii="Times New Roman" w:eastAsia="Calibri" w:hAnsi="Times New Roman" w:cs="Times New Roman"/>
                <w:noProof/>
                <w:sz w:val="24"/>
                <w:szCs w:val="24"/>
                <w:vertAlign w:val="superscript"/>
              </w:rPr>
              <w:t>(34)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Woodward-Lopez, 2018, USA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+PEF1dGhvcj5Xb29kd2FyZC1Mb3BlejwvQXV0aG9yPjxZZWFyPjIwMTg8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</w:fldData>
              </w:fldChar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+PEF1dGhvcj5Xb29kd2FyZC1Mb3BlejwvQXV0aG9yPjxZZWFyPjIwMTg8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</w:fldData>
              </w:fldChar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A10838">
              <w:rPr>
                <w:rFonts w:ascii="Times New Roman" w:eastAsia="Calibri" w:hAnsi="Times New Roman" w:cs="Times New Roman"/>
                <w:noProof/>
                <w:sz w:val="24"/>
                <w:szCs w:val="24"/>
                <w:vertAlign w:val="superscript"/>
              </w:rPr>
              <w:t>(35)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59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Pre-post intervention without a control group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re-post intervention without a control group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Family child care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providers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: 17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late waste observations: 333</w:t>
            </w: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Healthy Eating and Active Living Project/Initiative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Strategy included a physical activity workshop for child care staff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and technical assistance to develop a policy to promote physical activi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y and other healthy behaviours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Healthy Eating and Active Living Project/Initiative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trategy included two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nutrition related provider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workshops, nutrition resources and technical assistance to develop a policy to promote nutrition related organisational policies, practice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 and implementation strategies</w:t>
            </w: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Change in provider reported physical activity policies and practices and observed physical activity environment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Baseline data collected in May and June 2012 and follow-up data collected in May and June 2014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Changes in nutrition policies and dietary intake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Baseline data collected in May and June 2012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and follow-up data collected in May and June 2014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Creating healthy opportunities in childcare environments self-assessment questionnaire (self-report)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olicies and practices questionnaire (self-report)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Observations of the physical activity environment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Creating healthy opportunities in childcare environments self-assessment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questionnaire (self-report)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late waste observations and lunch foods offered recorded</w:t>
            </w:r>
          </w:p>
        </w:tc>
        <w:tc>
          <w:tcPr>
            <w:tcW w:w="442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 xml:space="preserve">Between baseline and follow-up, providers significantly increased both the number of structured, adult-led activities (2.6 vs 3.2 activities per day) and the number of structured, adult-led minutes of activity in which children participated (49 vs 83 minutes per day). Providers also improved screen time practices and made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improvements to the physical activity environment.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There were significant increases in staff training, parental involvement, and several of the targeted nutrition-related practices; prevalence of most other practices either improved or was maintained over time. There were significant increases in the number of sites meeting Child and Adult Care Food Program meal guidelines,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 xml:space="preserve">variety of fruit and frequency of vegetables offered, and reductions in frequency of juice and high-fat processed meats offered. Adequate portions of all food groups were consumed at both time points with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no significant change over time</w:t>
            </w:r>
          </w:p>
        </w:tc>
      </w:tr>
      <w:tr w:rsidR="00806536" w:rsidRPr="00AB601E" w:rsidTr="00A945D1">
        <w:trPr>
          <w:trHeight w:val="623"/>
        </w:trPr>
        <w:tc>
          <w:tcPr>
            <w:tcW w:w="1526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Naylor 2011, Canada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&lt;EndNote&gt;&lt;Cite&gt;&lt;Author&gt;Naylor&lt;/Author&gt;&lt;Year&gt;2013&lt;/Year&gt;&lt;RecNum&gt;4408&lt;/RecNum&gt;&lt;DisplayText&gt;&lt;style face="superscript"&gt;(32)&lt;/style&gt;&lt;/DisplayText&gt;&lt;record&gt;&lt;rec-number&gt;4408&lt;/rec-number&gt;&lt;foreign-keys&gt;&lt;key app="EN" db-id="zp052p9rsdda29e09wtvtep5re0z0x0prsvf" timestamp="1555034068"&gt;4408&lt;/key&gt;&lt;key app="ENWeb" db-id=""&gt;0&lt;/key&gt;&lt;/foreign-keys&gt;&lt;ref-type name="Journal Article"&gt;17&lt;/ref-type&gt;&lt;contributors&gt;&lt;authors&gt;&lt;author&gt;Naylor, P. J.&lt;/author&gt;&lt;author&gt;Temple, V. A.&lt;/author&gt;&lt;/authors&gt;&lt;/contributors&gt;&lt;auth-address&gt;University of Victoria, Victoria, British Columbia, Canada.&lt;/auth-address&gt;&lt;titles&gt;&lt;title&gt;Enhancing the capacity to facilitate physical activity in home-based child care settings&lt;/title&gt;&lt;secondary-title&gt;Health Promot Pract&lt;/secondary-title&gt;&lt;/titles&gt;&lt;periodical&gt;&lt;full-title&gt;Health Promotion Practice&lt;/full-title&gt;&lt;abbr-1&gt;Health Promot Pract&lt;/abbr-1&gt;&lt;/periodical&gt;&lt;pages&gt;30-7&lt;/pages&gt;&lt;volume&gt;14&lt;/volume&gt;&lt;number&gt;1&lt;/number&gt;&lt;edition&gt;2011/12/08&lt;/edition&gt;&lt;keywords&gt;&lt;keyword&gt;Adult&lt;/keyword&gt;&lt;keyword&gt;*Child Care/methods/organization &amp;amp; administration&lt;/keyword&gt;&lt;keyword&gt;Child, Preschool&lt;/keyword&gt;&lt;keyword&gt;Education&lt;/keyword&gt;&lt;keyword&gt;Female&lt;/keyword&gt;&lt;keyword&gt;Humans&lt;/keyword&gt;&lt;keyword&gt;Middle Aged&lt;/keyword&gt;&lt;keyword&gt;*Motor Activity&lt;/keyword&gt;&lt;keyword&gt;Surveys and Questionnaires&lt;/keyword&gt;&lt;keyword&gt;Teaching/methods&lt;/keyword&gt;&lt;/keywords&gt;&lt;dates&gt;&lt;year&gt;2013&lt;/year&gt;&lt;pub-dates&gt;&lt;date&gt;Jan&lt;/date&gt;&lt;/pub-dates&gt;&lt;/dates&gt;&lt;isbn&gt;1524-8399 (Print)&amp;#xD;1524-8399 (Linking)&lt;/isbn&gt;&lt;accession-num&gt;22146905&lt;/accession-num&gt;&lt;urls&gt;&lt;related-urls&gt;&lt;url&gt;https://www.ncbi.nlm.nih.gov/pubmed/22146905&lt;/url&gt;&lt;/related-urls&gt;&lt;/urls&gt;&lt;electronic-resource-num&gt;10.1177/1524839910393280&lt;/electronic-resource-num&gt;&lt;/record&gt;&lt;/Cite&gt;&lt;/EndNote&gt;</w:instrTex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A10838">
              <w:rPr>
                <w:rFonts w:ascii="Times New Roman" w:eastAsia="Calibri" w:hAnsi="Times New Roman" w:cs="Times New Roman"/>
                <w:noProof/>
                <w:sz w:val="24"/>
                <w:szCs w:val="24"/>
                <w:vertAlign w:val="superscript"/>
              </w:rPr>
              <w:t>(32)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59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re-post intervention without a control group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Family day care providers: 321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Healthy physical activity opportunities for pre-schoolers. Participants attended a two day professional development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workshop and delivered fo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ur workshops in their community</w:t>
            </w:r>
          </w:p>
        </w:tc>
        <w:tc>
          <w:tcPr>
            <w:tcW w:w="184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Changes in knowledge, attitudes, behavioural control and confidence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Data collected pre-workshop and nine months post-workshop</w:t>
            </w:r>
          </w:p>
        </w:tc>
        <w:tc>
          <w:tcPr>
            <w:tcW w:w="1701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 xml:space="preserve">Workshop leader questionnaire, workshop tracking survey and participants </w:t>
            </w: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questionnaire (self-report)</w:t>
            </w: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t>Participant telephone interview</w:t>
            </w:r>
          </w:p>
        </w:tc>
        <w:tc>
          <w:tcPr>
            <w:tcW w:w="4423" w:type="dxa"/>
          </w:tcPr>
          <w:p w:rsidR="00806536" w:rsidRPr="00AB601E" w:rsidRDefault="00806536" w:rsidP="00A945D1">
            <w:pPr>
              <w:tabs>
                <w:tab w:val="left" w:pos="2271"/>
              </w:tabs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B601E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73% of workshop participants (48 workshops, n = 321) took part in the evaluation; intention to use what they learned after the workshop was high (86%) and perceived knowledge, confidence, and attitude all inc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eased significantly (</w:t>
            </w:r>
            <w:r w:rsidRPr="001C15A7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p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&lt; .001)</w:t>
            </w:r>
          </w:p>
        </w:tc>
      </w:tr>
    </w:tbl>
    <w:p w:rsidR="00806536" w:rsidRPr="00AB601E" w:rsidRDefault="00806536" w:rsidP="00806536">
      <w:pPr>
        <w:tabs>
          <w:tab w:val="left" w:pos="2271"/>
        </w:tabs>
        <w:spacing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AB601E">
        <w:rPr>
          <w:rFonts w:asciiTheme="minorHAnsi" w:eastAsia="Calibri" w:hAnsiTheme="minorHAnsi" w:cstheme="minorHAnsi"/>
          <w:sz w:val="24"/>
          <w:szCs w:val="24"/>
        </w:rPr>
        <w:t>G</w:t>
      </w:r>
      <w:r>
        <w:rPr>
          <w:rFonts w:asciiTheme="minorHAnsi" w:eastAsia="Calibri" w:hAnsiTheme="minorHAnsi" w:cstheme="minorHAnsi"/>
          <w:sz w:val="24"/>
          <w:szCs w:val="24"/>
        </w:rPr>
        <w:t>o</w:t>
      </w:r>
      <w:r w:rsidRPr="00AB601E">
        <w:rPr>
          <w:rFonts w:asciiTheme="minorHAnsi" w:eastAsia="Calibri" w:hAnsiTheme="minorHAnsi" w:cstheme="minorHAnsi"/>
          <w:sz w:val="24"/>
          <w:szCs w:val="24"/>
        </w:rPr>
        <w:t xml:space="preserve"> NAPSACC, </w:t>
      </w:r>
      <w:r>
        <w:rPr>
          <w:rFonts w:ascii="Times New Roman" w:eastAsia="Calibri" w:hAnsi="Times New Roman" w:cs="Times New Roman"/>
          <w:sz w:val="24"/>
          <w:szCs w:val="24"/>
        </w:rPr>
        <w:t>Go nutrition and ph</w:t>
      </w:r>
      <w:r w:rsidRPr="00AB601E">
        <w:rPr>
          <w:rFonts w:ascii="Times New Roman" w:eastAsia="Calibri" w:hAnsi="Times New Roman" w:cs="Times New Roman"/>
          <w:sz w:val="24"/>
          <w:szCs w:val="24"/>
        </w:rPr>
        <w:t xml:space="preserve">ysical </w:t>
      </w:r>
      <w:r>
        <w:rPr>
          <w:rFonts w:ascii="Times New Roman" w:eastAsia="Calibri" w:hAnsi="Times New Roman" w:cs="Times New Roman"/>
          <w:sz w:val="24"/>
          <w:szCs w:val="24"/>
        </w:rPr>
        <w:t>a</w:t>
      </w:r>
      <w:r w:rsidRPr="00AB601E">
        <w:rPr>
          <w:rFonts w:ascii="Times New Roman" w:eastAsia="Calibri" w:hAnsi="Times New Roman" w:cs="Times New Roman"/>
          <w:sz w:val="24"/>
          <w:szCs w:val="24"/>
        </w:rPr>
        <w:t xml:space="preserve">ctivity </w:t>
      </w:r>
      <w:r>
        <w:rPr>
          <w:rFonts w:ascii="Times New Roman" w:eastAsia="Calibri" w:hAnsi="Times New Roman" w:cs="Times New Roman"/>
          <w:sz w:val="24"/>
          <w:szCs w:val="24"/>
        </w:rPr>
        <w:t>self-assessment for c</w:t>
      </w:r>
      <w:r w:rsidRPr="00AB601E">
        <w:rPr>
          <w:rFonts w:ascii="Times New Roman" w:eastAsia="Calibri" w:hAnsi="Times New Roman" w:cs="Times New Roman"/>
          <w:sz w:val="24"/>
          <w:szCs w:val="24"/>
        </w:rPr>
        <w:t>hildcare</w:t>
      </w:r>
    </w:p>
    <w:p w:rsidR="00E368B4" w:rsidRPr="0089632D" w:rsidRDefault="00E368B4" w:rsidP="0089632D">
      <w:pPr>
        <w:tabs>
          <w:tab w:val="left" w:pos="2271"/>
        </w:tabs>
      </w:pPr>
      <w:bookmarkStart w:id="0" w:name="_GoBack"/>
      <w:bookmarkEnd w:id="0"/>
    </w:p>
    <w:sectPr w:rsidR="00E368B4" w:rsidRPr="0089632D" w:rsidSect="00806536">
      <w:footerReference w:type="default" r:id="rId6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06536" w:rsidRDefault="00806536" w:rsidP="005E1397">
      <w:pPr>
        <w:spacing w:after="0" w:line="240" w:lineRule="auto"/>
      </w:pPr>
      <w:r>
        <w:separator/>
      </w:r>
    </w:p>
  </w:endnote>
  <w:endnote w:type="continuationSeparator" w:id="0">
    <w:p w:rsidR="00806536" w:rsidRDefault="00806536" w:rsidP="005E13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5AED" w:rsidRDefault="00E85AED" w:rsidP="00E85AED">
    <w:pPr>
      <w:pStyle w:val="Footer"/>
      <w:pBdr>
        <w:top w:val="single" w:sz="6" w:space="1" w:color="auto"/>
      </w:pBdr>
      <w:rPr>
        <w:rStyle w:val="PageNumber"/>
        <w:sz w:val="16"/>
      </w:rPr>
    </w:pPr>
    <w:r>
      <w:rPr>
        <w:rStyle w:val="PageNumber"/>
        <w:sz w:val="16"/>
      </w:rPr>
      <w:t xml:space="preserve">Date Saved:  </w:t>
    </w:r>
    <w:r>
      <w:rPr>
        <w:rStyle w:val="PageNumber"/>
        <w:sz w:val="16"/>
      </w:rPr>
      <w:fldChar w:fldCharType="begin"/>
    </w:r>
    <w:r>
      <w:rPr>
        <w:rStyle w:val="PageNumber"/>
        <w:sz w:val="16"/>
      </w:rPr>
      <w:instrText xml:space="preserve"> SAVEDATE \@ "d MMMM yyyy" </w:instrText>
    </w:r>
    <w:r>
      <w:rPr>
        <w:rStyle w:val="PageNumber"/>
        <w:sz w:val="16"/>
      </w:rPr>
      <w:fldChar w:fldCharType="separate"/>
    </w:r>
    <w:r w:rsidR="00806536">
      <w:rPr>
        <w:rStyle w:val="PageNumber"/>
        <w:noProof/>
        <w:sz w:val="16"/>
      </w:rPr>
      <w:t>0 XXX 0000</w:t>
    </w:r>
    <w:r>
      <w:rPr>
        <w:rStyle w:val="PageNumber"/>
        <w:sz w:val="16"/>
      </w:rPr>
      <w:fldChar w:fldCharType="end"/>
    </w:r>
    <w:r>
      <w:rPr>
        <w:sz w:val="16"/>
      </w:rPr>
      <w:tab/>
    </w:r>
    <w:r>
      <w:rPr>
        <w:sz w:val="16"/>
      </w:rPr>
      <w:tab/>
    </w:r>
    <w:r>
      <w:rPr>
        <w:b/>
      </w:rPr>
      <w:t xml:space="preserve">Page </w:t>
    </w:r>
    <w:r>
      <w:rPr>
        <w:rStyle w:val="PageNumber"/>
        <w:b/>
      </w:rPr>
      <w:fldChar w:fldCharType="begin"/>
    </w:r>
    <w:r w:rsidRPr="0089632D">
      <w:rPr>
        <w:rStyle w:val="PageNumber"/>
        <w:b/>
      </w:rPr>
      <w:instrText xml:space="preserve"> PAGE </w:instrText>
    </w:r>
    <w:r>
      <w:rPr>
        <w:rStyle w:val="PageNumber"/>
        <w:b/>
      </w:rPr>
      <w:fldChar w:fldCharType="separate"/>
    </w:r>
    <w:r w:rsidR="00806536">
      <w:rPr>
        <w:rStyle w:val="PageNumber"/>
        <w:b/>
        <w:noProof/>
      </w:rPr>
      <w:t>2</w:t>
    </w:r>
    <w:r>
      <w:rPr>
        <w:rStyle w:val="PageNumber"/>
        <w:b/>
      </w:rPr>
      <w:fldChar w:fldCharType="end"/>
    </w:r>
  </w:p>
  <w:p w:rsidR="00E85AED" w:rsidRDefault="00E85AED" w:rsidP="00E85AED">
    <w:pPr>
      <w:pStyle w:val="Footer"/>
      <w:pBdr>
        <w:top w:val="single" w:sz="6" w:space="1" w:color="auto"/>
      </w:pBdr>
    </w:pPr>
    <w:r>
      <w:rPr>
        <w:rStyle w:val="PageNumber"/>
        <w:sz w:val="16"/>
      </w:rPr>
      <w:fldChar w:fldCharType="begin"/>
    </w:r>
    <w:r>
      <w:rPr>
        <w:rStyle w:val="PageNumber"/>
        <w:sz w:val="16"/>
      </w:rPr>
      <w:instrText xml:space="preserve"> FILENAME \* Lower\p \ \p </w:instrText>
    </w:r>
    <w:r>
      <w:rPr>
        <w:rStyle w:val="PageNumber"/>
        <w:sz w:val="16"/>
      </w:rPr>
      <w:fldChar w:fldCharType="separate"/>
    </w:r>
    <w:r>
      <w:rPr>
        <w:rStyle w:val="PageNumber"/>
        <w:noProof/>
        <w:sz w:val="16"/>
      </w:rPr>
      <w:t>c:\users\50018554\appdata\roaming\microsoft\templates\normal.dotm</w:t>
    </w:r>
    <w:r>
      <w:rPr>
        <w:rStyle w:val="PageNumber"/>
        <w:sz w:val="16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06536" w:rsidRDefault="00806536" w:rsidP="005E1397">
      <w:pPr>
        <w:spacing w:after="0" w:line="240" w:lineRule="auto"/>
      </w:pPr>
      <w:r>
        <w:separator/>
      </w:r>
    </w:p>
  </w:footnote>
  <w:footnote w:type="continuationSeparator" w:id="0">
    <w:p w:rsidR="00806536" w:rsidRDefault="00806536" w:rsidP="005E139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06536"/>
    <w:rsid w:val="00505344"/>
    <w:rsid w:val="005E1397"/>
    <w:rsid w:val="00806536"/>
    <w:rsid w:val="0087667F"/>
    <w:rsid w:val="0089632D"/>
    <w:rsid w:val="00E368B4"/>
    <w:rsid w:val="00E85AED"/>
    <w:rsid w:val="00EC41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99DB9CA-D804-43E9-818C-4DF060CC84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0653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E13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1397"/>
  </w:style>
  <w:style w:type="paragraph" w:styleId="Footer">
    <w:name w:val="footer"/>
    <w:basedOn w:val="Normal"/>
    <w:link w:val="FooterChar"/>
    <w:unhideWhenUsed/>
    <w:rsid w:val="005E13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5E1397"/>
  </w:style>
  <w:style w:type="character" w:styleId="PageNumber">
    <w:name w:val="page number"/>
    <w:basedOn w:val="DefaultParagraphFont"/>
    <w:rsid w:val="00E85AED"/>
  </w:style>
  <w:style w:type="table" w:styleId="TableGrid">
    <w:name w:val="Table Grid"/>
    <w:basedOn w:val="TableNormal"/>
    <w:uiPriority w:val="39"/>
    <w:rsid w:val="008065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741</Words>
  <Characters>9930</Characters>
  <Application>Microsoft Office Word</Application>
  <DocSecurity>0</DocSecurity>
  <Lines>82</Lines>
  <Paragraphs>23</Paragraphs>
  <ScaleCrop>false</ScaleCrop>
  <Company>HNELHD</Company>
  <LinksUpToDate>false</LinksUpToDate>
  <CharactersWithSpaces>116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anie Lum</dc:creator>
  <cp:keywords/>
  <dc:description/>
  <cp:lastModifiedBy>Melanie Lum</cp:lastModifiedBy>
  <cp:revision>1</cp:revision>
  <dcterms:created xsi:type="dcterms:W3CDTF">2019-11-10T23:08:00Z</dcterms:created>
  <dcterms:modified xsi:type="dcterms:W3CDTF">2019-11-10T23:08:00Z</dcterms:modified>
</cp:coreProperties>
</file>